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149FBCFD"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1EFA3676"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7E59DF57"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94AFB2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2EF52BCF"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576FF25C"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233A5561"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72155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1E06AE37"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25D8E0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A5F494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796408B"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2DB2D32"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D21227">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D21227">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FFE41" w14:textId="77777777" w:rsidR="00A25D89" w:rsidRDefault="00A25D89">
      <w:pPr>
        <w:spacing w:after="0" w:line="240" w:lineRule="auto"/>
      </w:pPr>
      <w:r>
        <w:separator/>
      </w:r>
    </w:p>
  </w:endnote>
  <w:endnote w:type="continuationSeparator" w:id="0">
    <w:p w14:paraId="6C66FA69" w14:textId="77777777" w:rsidR="00A25D89" w:rsidRDefault="00A25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48F87" w14:textId="77777777" w:rsidR="00A25D89" w:rsidRDefault="00A25D89">
      <w:pPr>
        <w:spacing w:after="0" w:line="240" w:lineRule="auto"/>
      </w:pPr>
      <w:r>
        <w:separator/>
      </w:r>
    </w:p>
  </w:footnote>
  <w:footnote w:type="continuationSeparator" w:id="0">
    <w:p w14:paraId="5D70B0D5" w14:textId="77777777" w:rsidR="00A25D89" w:rsidRDefault="00A25D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5FBD"/>
    <w:rsid w:val="006E7332"/>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62</Pages>
  <Words>21977</Words>
  <Characters>125271</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8</cp:revision>
  <cp:lastPrinted>2023-07-13T09:00:00Z</cp:lastPrinted>
  <dcterms:created xsi:type="dcterms:W3CDTF">2023-07-11T06:39:00Z</dcterms:created>
  <dcterms:modified xsi:type="dcterms:W3CDTF">2023-07-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